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B6B51" w:rsidRPr="00101FFA" w:rsidRDefault="003B6B51" w:rsidP="003B6B51">
      <w:pPr>
        <w:pStyle w:val="Heading1"/>
        <w:ind w:left="0"/>
      </w:pPr>
      <w:bookmarkStart w:id="0" w:name="_Toc523086210"/>
      <w:r w:rsidRPr="00101FFA">
        <w:t>DAFTAR PUSTAKA</w:t>
      </w:r>
      <w:bookmarkEnd w:id="0"/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01FF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01FFA">
        <w:rPr>
          <w:rFonts w:ascii="Times New Roman" w:hAnsi="Times New Roman" w:cs="Times New Roman"/>
          <w:sz w:val="24"/>
          <w:szCs w:val="24"/>
        </w:rPr>
        <w:fldChar w:fldCharType="separate"/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Amanda, C. P., Rifa, D., &amp; Minovia, A. F. (2014), “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Kesadaran Wajib Pajak, Sanksi Pajak, Pelayanan Fiskus, dan Pemeriksaan Pajak Terhadap Kepatuhan Wajib Pajak Orang Pribadi di Kota Padang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”,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4 (1)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1–10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101FFA">
        <w:rPr>
          <w:rFonts w:ascii="Times New Roman" w:hAnsi="Times New Roman" w:cs="Times New Roman"/>
          <w:sz w:val="24"/>
          <w:szCs w:val="24"/>
        </w:rPr>
        <w:t xml:space="preserve">Cooper, Donald R. dan Pamela S. Schindler. (2017), </w:t>
      </w:r>
      <w:r w:rsidRPr="00101FFA">
        <w:rPr>
          <w:rFonts w:ascii="Times New Roman" w:hAnsi="Times New Roman" w:cs="Times New Roman"/>
          <w:i/>
          <w:sz w:val="24"/>
          <w:szCs w:val="24"/>
        </w:rPr>
        <w:t>Metode Penelitian Bisnis</w:t>
      </w:r>
      <w:r w:rsidRPr="00101FFA">
        <w:rPr>
          <w:rFonts w:ascii="Times New Roman" w:hAnsi="Times New Roman" w:cs="Times New Roman"/>
          <w:sz w:val="24"/>
          <w:szCs w:val="24"/>
        </w:rPr>
        <w:t>, Edisi 12, Buku 1, Jakarta: Salemba Empat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Darmawan, Deni (2016),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Metode Penelitian Kuantitatif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Bandung: Remaja Rosdakarya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>Dewi, F. N. A. (2013).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 xml:space="preserve"> "</w:t>
      </w:r>
      <w:r w:rsidRPr="00101FFA">
        <w:t xml:space="preserve">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Pengetahuan Pajak, Kualitas Pelayanan dan Sanksi Perpajakan terhadap Kepatuhan Wajib Pajak Orang Pribadi</w:t>
      </w:r>
      <w:r w:rsidRPr="00101F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(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Studi Empiris di Kantor Pelayanan Pajak (KPP) Pratama Mataram Barat</w:t>
      </w:r>
      <w:r w:rsidRPr="00101F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)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1–85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>Fernando, &amp; Arisman, A. (2017). "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Sosialisasi Perpajakan , Pengetahuan Perpajakan , dan Sanksi Perpajakan Terhadap Kepatuhan Wajib Pajak Orang Pribadi ( Studi Empiris Pada Wajib Pajak Orang Pribadi Yang Terdaftar Di KPP Pratama Palembang Seberang Ulu )"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(x), 1–14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Imam Ghozali (2016),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Aplikasi Analisis Multivariate dengan Program IBM SPSS 23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Edisi ke-8, Semarang: Undip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Halim, Abdul., Icuk Rangga Bawono., &amp; A. D. (2017).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Perpajakan Konsep Aplikasi, Contoh, dan Studi Kasus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Edisi 2, Jakarta: Salemba Empat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>Kalsum, U., Gusnardi, &amp; Haryana, G. (2016). “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Pemahaman Perpajakan dan Kesadaran Wajib Pajak Terhadap Kepatuhan Wajib Pajak UMKM di Kota Pekanbaru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” 1–8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101FFA">
        <w:rPr>
          <w:rFonts w:ascii="Times New Roman" w:hAnsi="Times New Roman" w:cs="Times New Roman"/>
          <w:i/>
          <w:sz w:val="24"/>
          <w:szCs w:val="24"/>
        </w:rPr>
        <w:t>Kamus Besar Bahasa Indonesia (KBBI)</w:t>
      </w:r>
      <w:r w:rsidRPr="00101FFA">
        <w:rPr>
          <w:rFonts w:ascii="Times New Roman" w:hAnsi="Times New Roman" w:cs="Times New Roman"/>
          <w:sz w:val="24"/>
          <w:szCs w:val="24"/>
        </w:rPr>
        <w:t>. (2017). Diambil dari Kamus Besar Bahasa Indonesia (KBBI): http://kbbi.web.id/patuh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Lianty, R. A. M. (2017). </w:t>
      </w:r>
      <w:r w:rsidRPr="00101FFA">
        <w:rPr>
          <w:rFonts w:ascii="Times New Roman" w:hAnsi="Times New Roman" w:cs="Times New Roman"/>
          <w:noProof/>
          <w:sz w:val="24"/>
          <w:szCs w:val="24"/>
          <w:lang w:val="en-US"/>
        </w:rPr>
        <w:t>"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etahuan Perpajakan, Sosialisasi Perpajakan, dan Pelayanan Fiskus Terhadap Kepatuhan Wajib Pajak</w:t>
      </w:r>
      <w:r w:rsidRPr="00101F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"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Jurnal Ilmu Dan Riset Akuntansi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(2460-0585), 55–65. 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Mardiasmo. (2016).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PERPAJAKAN</w:t>
      </w:r>
      <w:r w:rsidRPr="00101FFA">
        <w:rPr>
          <w:rFonts w:ascii="Times New Roman" w:hAnsi="Times New Roman" w:cs="Times New Roman"/>
          <w:noProof/>
          <w:sz w:val="24"/>
          <w:szCs w:val="24"/>
        </w:rPr>
        <w:t>. Edisi Revisi. Yogyakarta: Andi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>Mintje, M. S. (2016). “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Sikap, Kesadaran, dan Pengetahuan Terhadap Kepatuhan Wajib Pajak Orang Pribadi Pemilik(UMKM) dalam Memiliki (NPWP) (Studi pada Wajib Pajak Orang Pribadi Pemilik UMKM yang Terdaftar di KPP Pratama Manado)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EMB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1), 1031–1043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Mutia, S. P. T. (2014)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Sanksi Perpajakan, Kesadaran Perpajakan, Pelayanan Fiskus, dan Tingkat Pemahaman terhadap Kepatuhan Wajib Pajak Orang Pribadi (Studi Empiris pada Wajib Pajak Orang Pribadi yang Terdaftar di KPP Pratama Padang)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E-Perpajakan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1–30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Narlendo, I. T. I. (2014). “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Faktor-faktor Yang Mempengaruhi Kepatuhan Membayar Pajak Wajib Pajak Orang Pribadi Yang Berwirausaha Dengan Lingkungan Sebagai Variabel Moderasi (Studi Empiris di KPP Pratama Kudus)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”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Vol. 4 No.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1–14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urlaela, S. (2014). </w:t>
      </w:r>
      <w:r w:rsidRPr="00101FFA">
        <w:rPr>
          <w:rFonts w:ascii="Times New Roman" w:hAnsi="Times New Roman" w:cs="Times New Roman"/>
          <w:noProof/>
          <w:sz w:val="24"/>
          <w:szCs w:val="24"/>
          <w:lang w:val="en-US"/>
        </w:rPr>
        <w:t>"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pengetahuan dan pemahaman, kesadaran, persepsi terhadap kemauan membayar pajak wajib pajak orang pribadi yang melakukan pekerjaan bebas</w:t>
      </w:r>
      <w:r w:rsidRPr="00101FFA">
        <w:rPr>
          <w:rFonts w:ascii="Times New Roman" w:hAnsi="Times New Roman" w:cs="Times New Roman"/>
          <w:noProof/>
          <w:sz w:val="24"/>
          <w:szCs w:val="24"/>
          <w:lang w:val="en-US"/>
        </w:rPr>
        <w:t>"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Jurnal Paradigm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16930827), 89–101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Puspitasari, L. (2015). </w:t>
      </w:r>
      <w:r w:rsidRPr="00101F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engaruh Pengetahuan Pajak, Kualitas Pelayanan dan Sanksi Perpajakan terhadap Kepatuhan Wajib Pajak Orang Pribadi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(Studi Empiris Pada Pengusaha UMKM di KPP Pratama Senapelan)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Rahayu, Siti Kurnia (2013),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rpajakan Indonesia Konsep dan Aspek Formal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Yogyakarta: Graha Ilmu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Republik Indonesia. 2007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Undang-Undang Nomor 28 Tahun 2007 Tentang Ketentuan Umum dan Tata Cara Perpajakan.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Sekretariat Negara. Jakarta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Republik Indonesia. 2009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Undang-Undang Nomor 16 Tahun 2009 Tentang Ketentuan Umum dan Tata Cara Perpajakan.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Sekretariat Negara. Jakarta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Republik Indonesia. 2012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 xml:space="preserve">Peraturan Menteri Keuangan No 74/PMK.03/2012 tentang </w:t>
      </w:r>
      <w:r w:rsidRPr="00101FFA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Tata Cara Penetapan dan Pencabutan Penetapan Wajib Pajak dengan Kriteria Tertentu dalam Rangka Pengembalian Pendahuluan Kelebihan Pembayaran Pajak. </w:t>
      </w:r>
      <w:r w:rsidRPr="00101FFA">
        <w:rPr>
          <w:rFonts w:ascii="Times New Roman" w:hAnsi="Times New Roman" w:cs="Times New Roman"/>
          <w:sz w:val="24"/>
          <w:szCs w:val="24"/>
          <w:shd w:val="clear" w:color="auto" w:fill="FFFFFF"/>
        </w:rPr>
        <w:t>Sekretariat Negara. Jakarta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Sugiyono (2017),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Metode Penelitian Bisnis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Edisi 14, Jakarta: ALFABETA. 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>Tene, H. J., Sondakh, J. J., &amp; Warongan, J. D. (2017). “P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engaruh Pemahaman Wajib Pajak, Kesadaran Pajak, Sanksi Perpajakan Dan Pelayanan Fiskus Terhadap Kepatuhan Wajib Pajak (Studi Epiris Pada Wajib Pajak Orang Pribadi Yang Terdaftar di KPP Pratama Manado)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Jurnal EMB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2), 443–453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Utami, D. T., &amp; Kardinal. (2013). </w:t>
      </w:r>
      <w:r w:rsidRPr="00101FFA">
        <w:rPr>
          <w:rFonts w:ascii="Times New Roman" w:hAnsi="Times New Roman" w:cs="Times New Roman"/>
          <w:noProof/>
          <w:sz w:val="24"/>
          <w:szCs w:val="24"/>
          <w:lang w:val="en-US"/>
        </w:rPr>
        <w:t>''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ngaruh Kesadaran Wajib Pajak dan Sanksi Pajak Terhadap Kepatuhan Wajib Pajak Orang Pribadi pada Kantor Pelayanan Pajak Pratama Palembang Seberang Ulu</w:t>
      </w:r>
      <w:r w:rsidRPr="00101FFA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"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E-Jurnal Ekonomi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(5), 1–9. 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Waluyo (2017),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Perpajakan Indonesia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Edisi 12, Buku 1, Jakarta: Salemba Empat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Widowati, R. (2015)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Kepatuhan wajib pajak melalui sosialisasi perpajakan, sanksi perpajakan, pengetahuan pajak dan pelayanan fiskus</w:t>
      </w:r>
      <w:r w:rsidRPr="00101FFA">
        <w:rPr>
          <w:rFonts w:ascii="Times New Roman" w:hAnsi="Times New Roman" w:cs="Times New Roman"/>
          <w:noProof/>
          <w:sz w:val="24"/>
          <w:szCs w:val="24"/>
        </w:rPr>
        <w:t>, 1–16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Wirenungan, O. L. (2013)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Sosialisasi Perpajakan, Pelayanan Fiskus dan Sanksi Perpajakan terhadap Kepatuhan WPOP di KPP Manado dan KPP Bitung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Jurnal EMB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3), 960–970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Wurianti, E. L. E., &amp; Subardjo, A. (2015). </w:t>
      </w:r>
      <w:r w:rsidRPr="00101FFA">
        <w:rPr>
          <w:rFonts w:ascii="Times New Roman" w:hAnsi="Times New Roman" w:cs="Times New Roman"/>
          <w:i/>
          <w:noProof/>
          <w:sz w:val="24"/>
          <w:szCs w:val="24"/>
        </w:rPr>
        <w:t>Analisis Faktor – Faktor yang Mempengaruhi Kepatuhan Wajib Pajak Di Wilayah KPP Pratam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Jurnal Ilmu &amp; Riset Akuntansi Sekolah Tinggi Ilmu Ekonomi Indonesia</w:t>
      </w:r>
      <w:r w:rsidRPr="00101FF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Vol</w:t>
      </w:r>
      <w:r w:rsidRPr="00101FF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. </w:t>
      </w:r>
      <w:r w:rsidRPr="00101FFA">
        <w:rPr>
          <w:rFonts w:ascii="Times New Roman" w:hAnsi="Times New Roman" w:cs="Times New Roman"/>
          <w:iCs/>
          <w:noProof/>
          <w:sz w:val="24"/>
          <w:szCs w:val="24"/>
        </w:rPr>
        <w:t>4</w:t>
      </w:r>
      <w:r w:rsidRPr="00101FFA">
        <w:rPr>
          <w:rFonts w:ascii="Times New Roman" w:hAnsi="Times New Roman" w:cs="Times New Roman"/>
          <w:noProof/>
          <w:sz w:val="24"/>
          <w:szCs w:val="24"/>
        </w:rPr>
        <w:t>(No. 6), Hal. 1-15.</w:t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 w:rsidRPr="00101FFA">
        <w:rPr>
          <w:rFonts w:ascii="Times New Roman" w:hAnsi="Times New Roman" w:cs="Times New Roman"/>
          <w:sz w:val="24"/>
          <w:szCs w:val="24"/>
        </w:rPr>
        <w:fldChar w:fldCharType="end"/>
      </w:r>
    </w:p>
    <w:p w:rsidR="003B6B51" w:rsidRPr="00101FFA" w:rsidRDefault="003B6B51" w:rsidP="003B6B5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7A4942" w:rsidRDefault="007A4942"/>
    <w:sectPr w:rsidR="007A4942" w:rsidSect="003B6B51">
      <w:pgSz w:w="11906" w:h="16838"/>
      <w:pgMar w:top="1418" w:right="1418" w:bottom="1418" w:left="1701" w:header="709" w:footer="709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characterSpacingControl w:val="doNotCompress"/>
  <w:compat/>
  <w:rsids>
    <w:rsidRoot w:val="003B6B51"/>
    <w:rsid w:val="003A01F3"/>
    <w:rsid w:val="003B6B51"/>
    <w:rsid w:val="007A4942"/>
    <w:rsid w:val="008C0731"/>
    <w:rsid w:val="009F731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B6B51"/>
    <w:rPr>
      <w:rFonts w:eastAsiaTheme="minorEastAsia"/>
      <w:lang w:eastAsia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6B51"/>
    <w:pPr>
      <w:keepNext/>
      <w:keepLines/>
      <w:spacing w:after="0" w:line="720" w:lineRule="auto"/>
      <w:ind w:left="1134"/>
      <w:jc w:val="center"/>
      <w:outlineLvl w:val="0"/>
    </w:pPr>
    <w:rPr>
      <w:rFonts w:ascii="Times New Roman" w:eastAsiaTheme="majorEastAsia" w:hAnsi="Times New Roman" w:cstheme="majorBidi"/>
      <w:b/>
      <w:bCs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6B51"/>
    <w:rPr>
      <w:rFonts w:ascii="Times New Roman" w:eastAsiaTheme="majorEastAsia" w:hAnsi="Times New Roman" w:cstheme="majorBidi"/>
      <w:b/>
      <w:bCs/>
      <w:sz w:val="24"/>
      <w:szCs w:val="28"/>
      <w:lang w:eastAsia="id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708</Words>
  <Characters>4042</Characters>
  <Application>Microsoft Office Word</Application>
  <DocSecurity>0</DocSecurity>
  <Lines>33</Lines>
  <Paragraphs>9</Paragraphs>
  <ScaleCrop>false</ScaleCrop>
  <Company/>
  <LinksUpToDate>false</LinksUpToDate>
  <CharactersWithSpaces>474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1</dc:creator>
  <cp:lastModifiedBy>User1</cp:lastModifiedBy>
  <cp:revision>1</cp:revision>
  <dcterms:created xsi:type="dcterms:W3CDTF">2019-05-07T13:21:00Z</dcterms:created>
  <dcterms:modified xsi:type="dcterms:W3CDTF">2019-05-07T13:24:00Z</dcterms:modified>
</cp:coreProperties>
</file>